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top" w:displacedByCustomXml="next"/>
    <w:bookmarkEnd w:id="0" w:displacedByCustomXml="next"/>
    <w:bookmarkStart w:id="1" w:name="สารบัญ" w:displacedByCustomXml="next"/>
    <w:sdt>
      <w:sdtPr>
        <w:rPr>
          <w:rFonts w:asciiTheme="minorHAnsi" w:eastAsiaTheme="minorHAnsi" w:hAnsiTheme="minorHAnsi" w:cstheme="minorBidi"/>
          <w:color w:val="auto"/>
          <w:sz w:val="22"/>
          <w:szCs w:val="28"/>
          <w:lang w:bidi="th-TH"/>
        </w:rPr>
        <w:id w:val="142476638"/>
        <w:docPartObj>
          <w:docPartGallery w:val="Table of Contents"/>
          <w:docPartUnique/>
        </w:docPartObj>
      </w:sdtPr>
      <w:sdtEndPr/>
      <w:sdtContent>
        <w:p w:rsidR="00B248F5" w:rsidRDefault="00B248F5">
          <w:pPr>
            <w:pStyle w:val="TOCHeading"/>
          </w:pPr>
          <w:r>
            <w:t>Table of Contents</w:t>
          </w:r>
        </w:p>
        <w:bookmarkEnd w:id="1"/>
        <w:p w:rsidR="00485C2E" w:rsidRDefault="00B248F5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02861269" w:history="1">
            <w:r w:rsidR="00485C2E" w:rsidRPr="00E23D38">
              <w:rPr>
                <w:rStyle w:val="Hyperlink"/>
                <w:noProof/>
                <w:cs/>
              </w:rPr>
              <w:t>หมา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69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2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485C2E" w:rsidRDefault="00403BD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0" w:history="1">
            <w:r w:rsidR="00485C2E" w:rsidRPr="00E23D38">
              <w:rPr>
                <w:rStyle w:val="Hyperlink"/>
                <w:noProof/>
                <w:cs/>
              </w:rPr>
              <w:t>บรรพบุรุษและที่มาของความเชื่อง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70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2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485C2E" w:rsidRDefault="00403BD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1" w:history="1">
            <w:r w:rsidR="00485C2E" w:rsidRPr="00E23D38">
              <w:rPr>
                <w:rStyle w:val="Hyperlink"/>
                <w:noProof/>
                <w:cs/>
              </w:rPr>
              <w:t>ชีววิทยา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71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3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485C2E" w:rsidRDefault="00403BD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2" w:history="1">
            <w:r w:rsidR="00485C2E" w:rsidRPr="00E23D38">
              <w:rPr>
                <w:rStyle w:val="Hyperlink"/>
                <w:noProof/>
                <w:cs/>
              </w:rPr>
              <w:t>บทบาทกับมนุษย์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72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5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485C2E" w:rsidRDefault="00403BD4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3" w:history="1">
            <w:r w:rsidR="00485C2E" w:rsidRPr="00E23D38">
              <w:rPr>
                <w:rStyle w:val="Hyperlink"/>
                <w:noProof/>
                <w:cs/>
              </w:rPr>
              <w:t>ปอมเมอเรเนียน (</w:t>
            </w:r>
            <w:r w:rsidR="00485C2E" w:rsidRPr="00E23D38">
              <w:rPr>
                <w:rStyle w:val="Hyperlink"/>
                <w:noProof/>
              </w:rPr>
              <w:t>Pomeranian)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73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5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485C2E" w:rsidRDefault="00403BD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4" w:history="1">
            <w:r w:rsidR="00485C2E" w:rsidRPr="00E23D38">
              <w:rPr>
                <w:rStyle w:val="Hyperlink"/>
                <w:noProof/>
                <w:cs/>
              </w:rPr>
              <w:t>ลักษณะนิสัย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74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5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485C2E" w:rsidRDefault="00403BD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5" w:history="1">
            <w:r w:rsidR="00485C2E" w:rsidRPr="00E23D38">
              <w:rPr>
                <w:rStyle w:val="Hyperlink"/>
                <w:noProof/>
                <w:cs/>
              </w:rPr>
              <w:t>ขนาดของปอมเมอเรเนียน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75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6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485C2E" w:rsidRDefault="00403BD4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6" w:history="1">
            <w:r w:rsidR="00485C2E" w:rsidRPr="00E23D38">
              <w:rPr>
                <w:rStyle w:val="Hyperlink"/>
                <w:noProof/>
                <w:cs/>
              </w:rPr>
              <w:t>บุคลิกของปอมเมอเรเนียน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76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6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485C2E" w:rsidRDefault="00403BD4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7" w:history="1">
            <w:r w:rsidR="00485C2E" w:rsidRPr="00E23D38">
              <w:rPr>
                <w:rStyle w:val="Hyperlink"/>
                <w:noProof/>
                <w:cs/>
              </w:rPr>
              <w:t>บรรณานุกรม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77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7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B248F5" w:rsidRDefault="00B248F5">
          <w:r>
            <w:rPr>
              <w:b/>
              <w:bCs/>
              <w:noProof/>
            </w:rPr>
            <w:fldChar w:fldCharType="end"/>
          </w:r>
        </w:p>
      </w:sdtContent>
    </w:sdt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06375" w:rsidRPr="00B06375" w:rsidRDefault="00403BD4" w:rsidP="00B06375">
      <w:pPr>
        <w:tabs>
          <w:tab w:val="left" w:pos="1669"/>
        </w:tabs>
        <w:rPr>
          <w:rStyle w:val="Heading1Char"/>
          <w:rFonts w:asciiTheme="minorHAnsi" w:eastAsiaTheme="minorHAnsi" w:hAnsiTheme="minorHAnsi" w:cstheme="minorBidi"/>
          <w:color w:val="auto"/>
          <w:sz w:val="22"/>
          <w:szCs w:val="28"/>
        </w:rPr>
      </w:pPr>
      <w:hyperlink w:anchor="สารบัญ" w:history="1">
        <w:r w:rsidR="00B06375"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B248F5" w:rsidRPr="00B06375" w:rsidRDefault="00B248F5" w:rsidP="00B248F5">
      <w:pPr>
        <w:rPr>
          <w:rFonts w:asciiTheme="majorHAnsi" w:eastAsiaTheme="majorEastAsia" w:hAnsiTheme="majorHAnsi" w:cstheme="majorBidi"/>
          <w:color w:val="2E74B5" w:themeColor="accent1" w:themeShade="BF"/>
          <w:sz w:val="32"/>
          <w:szCs w:val="40"/>
        </w:rPr>
      </w:pPr>
      <w:bookmarkStart w:id="2" w:name="_Toc202861269"/>
      <w:r w:rsidRPr="00B248F5">
        <w:rPr>
          <w:rStyle w:val="Heading1Char"/>
          <w:cs/>
        </w:rPr>
        <w:t>หมา</w:t>
      </w:r>
      <w:bookmarkEnd w:id="2"/>
      <w:r>
        <w:rPr>
          <w:rFonts w:cs="Cordia New"/>
          <w:cs/>
        </w:rPr>
        <w:t xml:space="preserve"> หรือคำสุภาพว่า สุนัข (ชื่อวิทยาศาสตร์: </w:t>
      </w:r>
      <w:proofErr w:type="spellStart"/>
      <w:r>
        <w:t>Canis</w:t>
      </w:r>
      <w:proofErr w:type="spellEnd"/>
      <w:r>
        <w:t xml:space="preserve"> </w:t>
      </w:r>
      <w:proofErr w:type="spellStart"/>
      <w:r>
        <w:t>familiaris</w:t>
      </w:r>
      <w:proofErr w:type="spellEnd"/>
      <w:r>
        <w:t xml:space="preserve">[4][5] </w:t>
      </w:r>
      <w:r>
        <w:rPr>
          <w:rFonts w:cs="Cordia New"/>
          <w:cs/>
        </w:rPr>
        <w:t xml:space="preserve">หรือ </w:t>
      </w:r>
      <w:proofErr w:type="spellStart"/>
      <w:r>
        <w:t>Canis</w:t>
      </w:r>
      <w:proofErr w:type="spellEnd"/>
      <w:r>
        <w:t xml:space="preserve"> lupus </w:t>
      </w:r>
      <w:proofErr w:type="spellStart"/>
      <w:r>
        <w:t>familiaris</w:t>
      </w:r>
      <w:proofErr w:type="spellEnd"/>
      <w:r>
        <w:t xml:space="preserve">[5]) </w:t>
      </w:r>
      <w:r>
        <w:rPr>
          <w:rFonts w:cs="Cordia New"/>
          <w:cs/>
        </w:rPr>
        <w:t>เป็นสัตว์ที่สืบเชื้อสายมาจากหมาป่าที่ปรับตัวเป็นสัตว์เลี้ยงที่มักชูหางขึ้นสูง หมาสืบสายพันธุ์จากหมาป่าโบราณที่สูญพันธุ์แล้ว[</w:t>
      </w:r>
      <w:r>
        <w:t xml:space="preserve">6][7] </w:t>
      </w:r>
      <w:r>
        <w:rPr>
          <w:rFonts w:cs="Cordia New"/>
          <w:cs/>
        </w:rPr>
        <w:t>และญาติใกล้ชิดกับหมาที่สุดที่ยังมีชีวิตอยู่คือหมาป่าสมัยใหม่[</w:t>
      </w:r>
      <w:r>
        <w:t xml:space="preserve">8] </w:t>
      </w:r>
      <w:r>
        <w:rPr>
          <w:rFonts w:cs="Cordia New"/>
          <w:cs/>
        </w:rPr>
        <w:t>หมาเป็น</w:t>
      </w:r>
      <w:proofErr w:type="spellStart"/>
      <w:r>
        <w:rPr>
          <w:rFonts w:cs="Cordia New"/>
          <w:cs/>
        </w:rPr>
        <w:t>สัตว์ส</w:t>
      </w:r>
      <w:proofErr w:type="spellEnd"/>
      <w:r>
        <w:rPr>
          <w:rFonts w:cs="Cordia New"/>
          <w:cs/>
        </w:rPr>
        <w:t>ปี</w:t>
      </w:r>
      <w:proofErr w:type="spellStart"/>
      <w:r>
        <w:rPr>
          <w:rFonts w:cs="Cordia New"/>
          <w:cs/>
        </w:rPr>
        <w:t>ชีส์</w:t>
      </w:r>
      <w:proofErr w:type="spellEnd"/>
      <w:r>
        <w:rPr>
          <w:rFonts w:cs="Cordia New"/>
          <w:cs/>
        </w:rPr>
        <w:t>แรกที่ถูกปรับเป็นสัตว์เลี้ยง[</w:t>
      </w:r>
      <w:r>
        <w:t>9][8]</w:t>
      </w:r>
      <w:r>
        <w:rPr>
          <w:rFonts w:cs="Cordia New"/>
          <w:cs/>
        </w:rPr>
        <w:t xml:space="preserve">ให้กับคนเก็บของป่าล่าสัตว์เมื่อมากกว่า </w:t>
      </w:r>
      <w:r>
        <w:t>15,000</w:t>
      </w:r>
      <w:r>
        <w:rPr>
          <w:rFonts w:cs="Cordia New"/>
          <w:cs/>
        </w:rPr>
        <w:t xml:space="preserve"> ปีก่อน[</w:t>
      </w:r>
      <w:r>
        <w:t xml:space="preserve">7] </w:t>
      </w:r>
      <w:r>
        <w:rPr>
          <w:rFonts w:cs="Cordia New"/>
          <w:cs/>
        </w:rPr>
        <w:t>ซึ่งอยู่ก่อนหน้าการพัฒนาด้านเกษตรกรรม[</w:t>
      </w:r>
      <w:r>
        <w:t>1]</w:t>
      </w:r>
      <w:r w:rsidR="003C4078">
        <w:fldChar w:fldCharType="begin"/>
      </w:r>
      <w:r w:rsidR="003C4078">
        <w:instrText xml:space="preserve"> ADDIN EN.CITE &lt;EndNote&gt;&lt;Cite&gt;&lt;Author&gt;</w:instrText>
      </w:r>
      <w:r w:rsidR="003C4078">
        <w:rPr>
          <w:cs/>
        </w:rPr>
        <w:instrText>แซ่หวัง</w:instrText>
      </w:r>
      <w:r w:rsidR="003C4078">
        <w:instrText>&lt;/Author&gt;&lt;Year&gt;2565&lt;/Year&gt;&lt;RecNum&gt;11&lt;/RecNum&gt;&lt;DisplayText&gt;(&lt;style size="15"&gt;</w:instrText>
      </w:r>
      <w:r w:rsidR="003C4078">
        <w:rPr>
          <w:cs/>
        </w:rPr>
        <w:instrText>แซ่หวัง</w:instrText>
      </w:r>
      <w:r w:rsidR="003C4078">
        <w:instrText>&lt;/style&gt;, &lt;style size="15"&gt;2565&lt;/style&gt;)&lt;/DisplayText&gt;&lt;record&gt;&lt;rec-number&gt;11&lt;/rec-number&gt;&lt;foreign-keys&gt;&lt;key app="EN" db-id="2sfv9xve1x5sf9eaeay5dsvas2ps5st5ftfa" timestamp="1751345046"&gt;11&lt;/key&gt;&lt;/foreign-keys&gt;&lt;ref-type name="Thesis"&gt;32&lt;/ref-type&gt;&lt;contributors&gt;&lt;authors&gt;&lt;author&gt;&lt;style face="normal" font="default" charset="222" size="15"&gt;</w:instrText>
      </w:r>
      <w:r w:rsidR="003C4078">
        <w:rPr>
          <w:cs/>
        </w:rPr>
        <w:instrText>คณาธิป แซ่หวัง</w:instrText>
      </w:r>
      <w:r w:rsidR="003C4078">
        <w:instrText>&lt;/style&gt;&lt;/author&gt;&lt;/authors&gt;&lt;tertiary-authors&gt;&lt;author&gt;&lt;style face="normal" font="default" charset="222" size="15"&gt;</w:instrText>
      </w:r>
      <w:r w:rsidR="003C4078">
        <w:rPr>
          <w:cs/>
        </w:rPr>
        <w:instrText>อิทธิเดช แซ่หวัง</w:instrText>
      </w:r>
      <w:r w:rsidR="003C4078">
        <w:instrText>&lt;/style&gt;&lt;/author&gt;&lt;/tertiary-authors&gt;&lt;/contributors&gt;&lt;titles&gt;&lt;title&gt;&lt;style face="normal" font="default" charset="222" size="15"&gt;</w:instrText>
      </w:r>
      <w:r w:rsidR="003C4078">
        <w:rPr>
          <w:cs/>
        </w:rPr>
        <w:instrText>หมาหิวน้ำจืด ในมหาวิทยาลัยเกษตรศาสตร์</w:instrText>
      </w:r>
      <w:r w:rsidR="003C4078">
        <w:instrText>&lt;/style&gt;&lt;/title&gt;&lt;secondary-title&gt;&lt;style face="normal" font="default" charset="222" size="15"&gt;</w:instrText>
      </w:r>
      <w:r w:rsidR="003C4078">
        <w:rPr>
          <w:cs/>
        </w:rPr>
        <w:instrText>วิศวกรรมสัตว์สี่ขา</w:instrText>
      </w:r>
      <w:r w:rsidR="003C4078">
        <w:instrText>&lt;/style&gt;&lt;/secondary-title&gt;&lt;/titles&gt;&lt;pages&gt;&lt;style face="normal" font="default" charset="222" size="15"&gt;100&lt;/style&gt;&lt;/pages&gt;&lt;volume&gt;&lt;style face="normal" font="default" charset="222" size="15"&gt;</w:instrText>
      </w:r>
      <w:r w:rsidR="003C4078">
        <w:rPr>
          <w:cs/>
        </w:rPr>
        <w:instrText>ปริญญาโท</w:instrText>
      </w:r>
      <w:r w:rsidR="003C4078">
        <w:instrText>&lt;/style&gt;&lt;/volume&gt;&lt;number&gt;&lt;style face="normal" font="default" charset="222" size="15"&gt;1&lt;/style&gt;&lt;/number&gt;&lt;dates&gt;&lt;year&gt;&lt;style face="normal" font="default" charset="222" size="15"&gt;2565&lt;/style&gt;&lt;/year&gt;&lt;/dates&gt;&lt;pub-location&gt;&lt;style face="normal" font="default" charset="222" size="15"&gt;</w:instrText>
      </w:r>
      <w:r w:rsidR="003C4078">
        <w:rPr>
          <w:cs/>
        </w:rPr>
        <w:instrText>มหาวิทยาลัยเกษตรศาสตร์</w:instrText>
      </w:r>
      <w:r w:rsidR="003C4078">
        <w:instrText>&lt;/style&gt;&lt;/pub-location&gt;&lt;publisher&gt;&lt;style face="normal" font="default" charset="222" size="15"&gt;</w:instrText>
      </w:r>
      <w:r w:rsidR="003C4078">
        <w:rPr>
          <w:cs/>
        </w:rPr>
        <w:instrText>มหาวิทยาลัยเกษตรศาสตร์</w:instrText>
      </w:r>
      <w:r w:rsidR="003C4078">
        <w:instrText>&lt;/style&gt;&lt;/publisher&gt;&lt;urls&gt;&lt;/urls&gt;&lt;/record&gt;&lt;/Cite&gt;&lt;/EndNote&gt;</w:instrText>
      </w:r>
      <w:r w:rsidR="003C4078">
        <w:fldChar w:fldCharType="separate"/>
      </w:r>
      <w:r w:rsidR="003C4078">
        <w:rPr>
          <w:noProof/>
        </w:rPr>
        <w:t>(</w:t>
      </w:r>
      <w:r w:rsidR="003C4078" w:rsidRPr="003C4078">
        <w:rPr>
          <w:noProof/>
          <w:sz w:val="30"/>
          <w:cs/>
        </w:rPr>
        <w:t>แซ่หวัง</w:t>
      </w:r>
      <w:r w:rsidR="003C4078">
        <w:rPr>
          <w:noProof/>
        </w:rPr>
        <w:t xml:space="preserve">, </w:t>
      </w:r>
      <w:r w:rsidR="003C4078" w:rsidRPr="003C4078">
        <w:rPr>
          <w:noProof/>
          <w:sz w:val="30"/>
        </w:rPr>
        <w:t>2565</w:t>
      </w:r>
      <w:r w:rsidR="003C4078">
        <w:rPr>
          <w:noProof/>
        </w:rPr>
        <w:t>)</w:t>
      </w:r>
      <w:r w:rsidR="003C4078">
        <w:fldChar w:fldCharType="end"/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เนื่องจากมีส่วนเกี่ยวข้องกับมนุษย์เป็นเวลายาวนาน ทำให้หมากลายเป็นสัตว์เลี้ยงของคนจำนวนมาก[</w:t>
      </w:r>
      <w:r>
        <w:t xml:space="preserve">10] </w:t>
      </w:r>
      <w:r>
        <w:rPr>
          <w:rFonts w:cs="Cordia New"/>
          <w:cs/>
        </w:rPr>
        <w:t>และสามารถเจริญเติบโตด้วยอาหารที่อุดมไปด้วยแป้งซึ่งสำหรับวงศ์สุนัขอื่น ๆ ถือว่าไม่เพียงพอ[</w:t>
      </w:r>
      <w:r>
        <w:t xml:space="preserve">11] </w:t>
      </w:r>
      <w:r>
        <w:rPr>
          <w:rFonts w:cs="Cordia New"/>
          <w:cs/>
        </w:rPr>
        <w:t>หลายสหัสวรรษถัดมา หมาเริ่มปรับพฤติกรรมให้เข้ากับพฤติกรรมของมนุษย์โดยเฉพาะ และพันธะระหว่างมนุษย์-วงศ์สุนัขยังคงเป็นหัวข้องานวิจัย[</w:t>
      </w:r>
      <w:r>
        <w:t>12]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หมาถูกคัดเลือกผสมพันธุ์มาเป็นเวลาพันปีจนมีพฤติกรรม การรับรู้ทางประสาทสัมผัส และลักษณะทางกายภาพที่หลากหลาย[</w:t>
      </w:r>
      <w:r>
        <w:t xml:space="preserve">13] </w:t>
      </w:r>
      <w:r>
        <w:rPr>
          <w:rFonts w:cs="Cordia New"/>
          <w:cs/>
        </w:rPr>
        <w:t>พันธุ์หมามีรูปร่าง ขนาด และสีต่างกัน โดยมีบทบาทต่อมนุษย์หลายแบบ เช่น ล่าสัตว์</w:t>
      </w:r>
      <w:r>
        <w:t xml:space="preserve">, </w:t>
      </w:r>
      <w:r>
        <w:rPr>
          <w:rFonts w:cs="Cordia New"/>
          <w:cs/>
        </w:rPr>
        <w:t>ไล่ต้อน</w:t>
      </w:r>
      <w:r>
        <w:t xml:space="preserve">, </w:t>
      </w:r>
      <w:r>
        <w:rPr>
          <w:rFonts w:cs="Cordia New"/>
          <w:cs/>
        </w:rPr>
        <w:t>ลากสิ่งของ</w:t>
      </w:r>
      <w:r>
        <w:t xml:space="preserve">, </w:t>
      </w:r>
      <w:r>
        <w:rPr>
          <w:rFonts w:cs="Cordia New"/>
          <w:cs/>
        </w:rPr>
        <w:t>ป้องกันสถานที่</w:t>
      </w:r>
      <w:r>
        <w:t xml:space="preserve">, </w:t>
      </w:r>
      <w:r>
        <w:rPr>
          <w:rFonts w:cs="Cordia New"/>
          <w:cs/>
        </w:rPr>
        <w:t>ช่วยเหลือตำรวจและทหาร</w:t>
      </w:r>
      <w:r>
        <w:t xml:space="preserve">, </w:t>
      </w:r>
      <w:r>
        <w:rPr>
          <w:rFonts w:cs="Cordia New"/>
          <w:cs/>
        </w:rPr>
        <w:t>เพื่อนมิตร</w:t>
      </w:r>
      <w:r>
        <w:t xml:space="preserve">, </w:t>
      </w:r>
      <w:r>
        <w:rPr>
          <w:rFonts w:cs="Cordia New"/>
          <w:cs/>
        </w:rPr>
        <w:t>รักษา และช่วยเหลือคนพิการ อิทธิพลต่อสังคมมนุษย์เหล่านี้ทำให้มันได้รับฉายา "เพื่อนที่ดีที่สุดของมนุษย์"</w:t>
      </w:r>
    </w:p>
    <w:p w:rsidR="00B248F5" w:rsidRDefault="00B248F5" w:rsidP="00B248F5">
      <w:pPr>
        <w:pStyle w:val="Heading2"/>
      </w:pPr>
      <w:bookmarkStart w:id="3" w:name="_Toc202861270"/>
      <w:r>
        <w:rPr>
          <w:cs/>
        </w:rPr>
        <w:t>บรรพบุรุษและที่มาของความเชื่อง</w:t>
      </w:r>
      <w:bookmarkEnd w:id="3"/>
      <w:r>
        <w:t xml:space="preserve"> </w:t>
      </w:r>
    </w:p>
    <w:p w:rsidR="00B06375" w:rsidRPr="00B06375" w:rsidRDefault="00403BD4" w:rsidP="00B06375">
      <w:pPr>
        <w:tabs>
          <w:tab w:val="left" w:pos="1669"/>
        </w:tabs>
      </w:pPr>
      <w:hyperlink w:anchor="สารบัญ" w:history="1">
        <w:r w:rsidR="00B06375"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B248F5" w:rsidRDefault="00B248F5" w:rsidP="00B248F5">
      <w:r>
        <w:rPr>
          <w:rFonts w:cs="Cordia New"/>
          <w:cs/>
        </w:rPr>
        <w:t>วิวัฒนาการด้านโมเลกุลของหมาชี้ให้เห็นว่าหมาเลี้ยงนั้น (</w:t>
      </w:r>
      <w:proofErr w:type="spellStart"/>
      <w:r>
        <w:t>Canis</w:t>
      </w:r>
      <w:proofErr w:type="spellEnd"/>
      <w:r>
        <w:t xml:space="preserve"> lupus </w:t>
      </w:r>
      <w:proofErr w:type="spellStart"/>
      <w:r>
        <w:t>familiaris</w:t>
      </w:r>
      <w:proofErr w:type="spellEnd"/>
      <w:r>
        <w:t xml:space="preserve">) </w:t>
      </w:r>
      <w:r>
        <w:rPr>
          <w:rFonts w:cs="Cordia New"/>
          <w:cs/>
        </w:rPr>
        <w:t>สืบทอดมาจากจำนวนประชากรหมาป่า (</w:t>
      </w:r>
      <w:proofErr w:type="spellStart"/>
      <w:r>
        <w:t>Canis</w:t>
      </w:r>
      <w:proofErr w:type="spellEnd"/>
      <w:r>
        <w:t xml:space="preserve"> lupus) </w:t>
      </w:r>
      <w:r>
        <w:rPr>
          <w:rFonts w:cs="Cordia New"/>
          <w:cs/>
        </w:rPr>
        <w:t>เพียงตัวเดียวหรือหลายตัว สะท้อนให้เห็นถึงการตั้งชื่อพวกมัน หมาสืบทอดจากหมาป่าและหมาธรรมดาสามารถผสมข้ามพันธุ์กับหมาป่าได้ด้วย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ความสัมพันธ์ระหว่างมนุษย์กับหมานั้นถูกฝังลึกในด้านโบราณคดีและหลักฐานที่ตรงกันชี้ให้เห็นช่วงเวลาของการทำให้หมาเชื่องในยุคหินใหม่ ใกล้ ๆ กับขอบเขตของช่วง</w:t>
      </w:r>
      <w:proofErr w:type="spellStart"/>
      <w:r>
        <w:rPr>
          <w:rFonts w:cs="Cordia New"/>
          <w:cs/>
        </w:rPr>
        <w:t>เพลส</w:t>
      </w:r>
      <w:proofErr w:type="spellEnd"/>
      <w:r>
        <w:rPr>
          <w:rFonts w:cs="Cordia New"/>
          <w:cs/>
        </w:rPr>
        <w:t>โต</w:t>
      </w:r>
      <w:proofErr w:type="spellStart"/>
      <w:r>
        <w:rPr>
          <w:rFonts w:cs="Cordia New"/>
          <w:cs/>
        </w:rPr>
        <w:t>ซีน</w:t>
      </w:r>
      <w:proofErr w:type="spellEnd"/>
      <w:r>
        <w:rPr>
          <w:rFonts w:cs="Cordia New"/>
          <w:cs/>
        </w:rPr>
        <w:t>และ</w:t>
      </w:r>
      <w:proofErr w:type="spellStart"/>
      <w:r>
        <w:rPr>
          <w:rFonts w:cs="Cordia New"/>
          <w:cs/>
        </w:rPr>
        <w:t>โฮโลซีน</w:t>
      </w:r>
      <w:proofErr w:type="spellEnd"/>
      <w:r>
        <w:rPr>
          <w:rFonts w:cs="Cordia New"/>
          <w:cs/>
        </w:rPr>
        <w:t xml:space="preserve"> ในระหว่าง </w:t>
      </w:r>
      <w:r>
        <w:t>17,000 - 14,000</w:t>
      </w:r>
      <w:r>
        <w:rPr>
          <w:rFonts w:cs="Cordia New"/>
          <w:cs/>
        </w:rPr>
        <w:t xml:space="preserve"> ปีมาแล้ว ซากกระดูก</w:t>
      </w:r>
      <w:proofErr w:type="spellStart"/>
      <w:r>
        <w:rPr>
          <w:rFonts w:cs="Cordia New"/>
          <w:cs/>
        </w:rPr>
        <w:t>ฟอสซิล</w:t>
      </w:r>
      <w:proofErr w:type="spellEnd"/>
      <w:r>
        <w:rPr>
          <w:rFonts w:cs="Cordia New"/>
          <w:cs/>
        </w:rPr>
        <w:t>และการวิเคราะห์ยีนของหมาในยุคอดีตกับปัจจุบัน และประชากรหมาป่ายังไม่ถูกค้นพบ หมาทั้งหมดสืบอายุอาจเกิดจากเหตุการณ์ที่ทำให้เชื่องด้วยตัวเองหรือไม่ก็ได้ถูกทำให้เชื่องด้วยตัวมันเองในพื้นที่มากกว่าหนึ่งพื้นที่ หมาที่ถูกเลี้ยงให้เชื่องแล้วอาจจะผสมข้ามพันธุ์กับประชากรหมาป่าที่อยู่ในถิ่นนั้น ๆ ในหลาย ๆ โอกาส กระบวนการนี้รู้จักในทางทางพันธุศาสตร์ว่า อินโทรเกรสชัน (</w:t>
      </w:r>
      <w:r>
        <w:t>Introgression)</w:t>
      </w:r>
    </w:p>
    <w:p w:rsidR="00B248F5" w:rsidRDefault="00B248F5" w:rsidP="00B248F5"/>
    <w:p w:rsidR="00B248F5" w:rsidRDefault="00B248F5" w:rsidP="00B248F5">
      <w:pPr>
        <w:rPr>
          <w:rFonts w:cs="Cordia New"/>
        </w:rPr>
      </w:pPr>
      <w:r>
        <w:rPr>
          <w:rFonts w:cs="Cordia New"/>
          <w:cs/>
        </w:rPr>
        <w:lastRenderedPageBreak/>
        <w:t xml:space="preserve">ในยุคแรก ๆ </w:t>
      </w:r>
      <w:proofErr w:type="spellStart"/>
      <w:r>
        <w:rPr>
          <w:rFonts w:cs="Cordia New"/>
          <w:cs/>
        </w:rPr>
        <w:t>ฟอสซิลห</w:t>
      </w:r>
      <w:proofErr w:type="spellEnd"/>
      <w:r>
        <w:rPr>
          <w:rFonts w:cs="Cordia New"/>
          <w:cs/>
        </w:rPr>
        <w:t xml:space="preserve">มา กะโหลก </w:t>
      </w:r>
      <w:r>
        <w:t>2</w:t>
      </w:r>
      <w:r>
        <w:rPr>
          <w:rFonts w:cs="Cordia New"/>
          <w:cs/>
        </w:rPr>
        <w:t xml:space="preserve"> จากรัสเซียและขากรรไกรล่างจากเยอรมนี พบเมื่อ </w:t>
      </w:r>
      <w:r>
        <w:t>13,000</w:t>
      </w:r>
      <w:r>
        <w:rPr>
          <w:rFonts w:cs="Cordia New"/>
          <w:cs/>
        </w:rPr>
        <w:t xml:space="preserve"> ถึง </w:t>
      </w:r>
      <w:r>
        <w:t>17,000</w:t>
      </w:r>
      <w:r>
        <w:rPr>
          <w:rFonts w:cs="Cordia New"/>
          <w:cs/>
        </w:rPr>
        <w:t xml:space="preserve"> ปีมาแล้ว บรรพบุรุษของมันเป็นหมาป่าโฮ</w:t>
      </w:r>
      <w:proofErr w:type="spellStart"/>
      <w:r>
        <w:rPr>
          <w:rFonts w:cs="Cordia New"/>
          <w:cs/>
        </w:rPr>
        <w:t>ลาร์กติก</w:t>
      </w:r>
      <w:proofErr w:type="spellEnd"/>
      <w:r>
        <w:rPr>
          <w:rFonts w:cs="Cordia New"/>
          <w:cs/>
        </w:rPr>
        <w:t xml:space="preserve"> (</w:t>
      </w:r>
      <w:proofErr w:type="spellStart"/>
      <w:r>
        <w:t>Canis</w:t>
      </w:r>
      <w:proofErr w:type="spellEnd"/>
      <w:r>
        <w:t xml:space="preserve"> lupus lupus) </w:t>
      </w:r>
      <w:r>
        <w:rPr>
          <w:rFonts w:cs="Cordia New"/>
          <w:cs/>
        </w:rPr>
        <w:t>ซากศพของหมาตัวเล็กจากถ้ำของสมัยวัฒนธรรมนาทู</w:t>
      </w:r>
      <w:proofErr w:type="spellStart"/>
      <w:r>
        <w:rPr>
          <w:rFonts w:cs="Cordia New"/>
          <w:cs/>
        </w:rPr>
        <w:t>เฟีย</w:t>
      </w:r>
      <w:proofErr w:type="spellEnd"/>
      <w:r>
        <w:rPr>
          <w:rFonts w:cs="Cordia New"/>
          <w:cs/>
        </w:rPr>
        <w:t xml:space="preserve">นของยุคหินได้ถูกเก็บไว้ในแถบตะวันออกกลาง มีอายุราว </w:t>
      </w:r>
      <w:r>
        <w:t>12,000</w:t>
      </w:r>
      <w:r>
        <w:rPr>
          <w:rFonts w:cs="Cordia New"/>
          <w:cs/>
        </w:rPr>
        <w:t xml:space="preserve"> ปีมาแล้ว เข้าใจว่าเป็นทายาทมาจากหมาป่าในแถบเอเชียตะวันออกเฉียงใต้ ภาพศิลปะบนหินและซากกระดูกชี้ให้เห็นว่า เป็นเวลากว่า </w:t>
      </w:r>
      <w:r>
        <w:t>14,000</w:t>
      </w:r>
      <w:r>
        <w:rPr>
          <w:rFonts w:cs="Cordia New"/>
          <w:cs/>
        </w:rPr>
        <w:t xml:space="preserve"> ปีมาแล้วที่หมาในที่นี้</w:t>
      </w:r>
    </w:p>
    <w:p w:rsidR="00B248F5" w:rsidRDefault="00B248F5" w:rsidP="00B248F5">
      <w:r>
        <w:rPr>
          <w:rFonts w:cs="Cordia New"/>
          <w:cs/>
        </w:rPr>
        <w:t>กำเนิดจาก</w:t>
      </w:r>
      <w:proofErr w:type="spellStart"/>
      <w:r>
        <w:rPr>
          <w:rFonts w:cs="Cordia New"/>
          <w:cs/>
        </w:rPr>
        <w:t>แอฟ</w:t>
      </w:r>
      <w:proofErr w:type="spellEnd"/>
      <w:r>
        <w:rPr>
          <w:rFonts w:cs="Cordia New"/>
          <w:cs/>
        </w:rPr>
        <w:t>ริกาเหนือข้าม</w:t>
      </w:r>
      <w:proofErr w:type="spellStart"/>
      <w:r>
        <w:rPr>
          <w:rFonts w:cs="Cordia New"/>
          <w:cs/>
        </w:rPr>
        <w:t>ยูเร</w:t>
      </w:r>
      <w:proofErr w:type="spellEnd"/>
      <w:r>
        <w:rPr>
          <w:rFonts w:cs="Cordia New"/>
          <w:cs/>
        </w:rPr>
        <w:t>เชียไปถึงอเมริกาเหนือ หลุมฝังศพหมาที่สุสานยุคหินของ</w:t>
      </w:r>
      <w:proofErr w:type="spellStart"/>
      <w:r>
        <w:rPr>
          <w:rFonts w:cs="Cordia New"/>
          <w:cs/>
        </w:rPr>
        <w:t>เมืองสแวร์ดบอร์ก</w:t>
      </w:r>
      <w:proofErr w:type="spellEnd"/>
      <w:r>
        <w:rPr>
          <w:rFonts w:cs="Cordia New"/>
          <w:cs/>
        </w:rPr>
        <w:t>ในประเทศเดนมาร์กทำให้นึกไปถึงในยุคยุโรปโบราณว่าหมามีค่าเป็นถึงเพื่อนร่วมทางของมนุษย์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การวิเคราะห์ทางยีนได้ให้ผลลัพธ์ที่ออกมาไม่เหมือนกันมาจนถึงทุกวันนี้ วิล่า ซา</w:t>
      </w:r>
      <w:proofErr w:type="spellStart"/>
      <w:r>
        <w:rPr>
          <w:rFonts w:cs="Cordia New"/>
          <w:cs/>
        </w:rPr>
        <w:t>โวไลเนน</w:t>
      </w:r>
      <w:proofErr w:type="spellEnd"/>
      <w:r>
        <w:rPr>
          <w:rFonts w:cs="Cordia New"/>
          <w:cs/>
        </w:rPr>
        <w:t xml:space="preserve"> และเพื่อนร่วมงาน พ.ศ. </w:t>
      </w:r>
      <w:r>
        <w:t>2540</w:t>
      </w:r>
      <w:r>
        <w:rPr>
          <w:rFonts w:cs="Cordia New"/>
          <w:cs/>
        </w:rPr>
        <w:t xml:space="preserve"> สรุปว่าบรรพบุรุษของหมาได้แยกออกจากหมาป่าชนิดอื่น ๆ มาเป็นเวลาระหว่าง </w:t>
      </w:r>
      <w:r>
        <w:t>75,000</w:t>
      </w:r>
      <w:r>
        <w:rPr>
          <w:rFonts w:cs="Cordia New"/>
          <w:cs/>
        </w:rPr>
        <w:t xml:space="preserve"> ถึง </w:t>
      </w:r>
      <w:r>
        <w:t>135,000</w:t>
      </w:r>
      <w:r>
        <w:rPr>
          <w:rFonts w:cs="Cordia New"/>
          <w:cs/>
        </w:rPr>
        <w:t xml:space="preserve"> ปีมาแล้ว เมื่อผลการวิเคราะห์ที่ตามมาโดยซา</w:t>
      </w:r>
      <w:proofErr w:type="spellStart"/>
      <w:r>
        <w:rPr>
          <w:rFonts w:cs="Cordia New"/>
          <w:cs/>
        </w:rPr>
        <w:t>โวไลเนน</w:t>
      </w:r>
      <w:proofErr w:type="spellEnd"/>
      <w:r>
        <w:rPr>
          <w:rFonts w:cs="Cordia New"/>
          <w:cs/>
        </w:rPr>
        <w:t xml:space="preserve"> พ.ศ. </w:t>
      </w:r>
      <w:r>
        <w:t>2545</w:t>
      </w:r>
      <w:r>
        <w:rPr>
          <w:rFonts w:cs="Cordia New"/>
          <w:cs/>
        </w:rPr>
        <w:t xml:space="preserve"> ชี้ให้เห็น เผ่าพันธุ์ดั้งเดิมจากกลุ่มยีนสำหรับประชากรหมาทั้งหมด ระหว่าง </w:t>
      </w:r>
      <w:r>
        <w:t>40,000</w:t>
      </w:r>
      <w:r>
        <w:rPr>
          <w:rFonts w:cs="Cordia New"/>
          <w:cs/>
        </w:rPr>
        <w:t xml:space="preserve"> ถึง </w:t>
      </w:r>
      <w:r>
        <w:t>15,000</w:t>
      </w:r>
      <w:r>
        <w:rPr>
          <w:rFonts w:cs="Cordia New"/>
          <w:cs/>
        </w:rPr>
        <w:t xml:space="preserve"> ปีมาแล้ว ในเอเชียตะวันออก </w:t>
      </w:r>
      <w:proofErr w:type="spellStart"/>
      <w:r>
        <w:rPr>
          <w:rFonts w:cs="Cordia New"/>
          <w:cs/>
        </w:rPr>
        <w:t>เวอร์จีเนล</w:t>
      </w:r>
      <w:proofErr w:type="spellEnd"/>
      <w:r>
        <w:rPr>
          <w:rFonts w:cs="Cordia New"/>
          <w:cs/>
        </w:rPr>
        <w:t xml:space="preserve">ลี่ พ.ศ. </w:t>
      </w:r>
      <w:r>
        <w:t>2548</w:t>
      </w:r>
      <w:r>
        <w:rPr>
          <w:rFonts w:cs="Cordia New"/>
          <w:cs/>
        </w:rPr>
        <w:t xml:space="preserve"> แนะนำว่าอย่างไรก็ดี ช่วงเวลาของทั้งคู่จะต้องถูกประเมินผลอีกครั้งในการค้นพบเมื่อเร็ว ๆ นี้แสดงให้เห็นว่า นาฬิกาโมเลกุลแบบเก่าที่ใช้วัดเวลานั้นได้กะเวลายุคสมัยของเหตุการณ์ทางธรณีวิทยาเกินความจริง โดยในความจริง และในการเห็นพ้องกันว่าด้วยเรื่องหลักฐานทางโบราณคดี เป็นเวลาเพียง </w:t>
      </w:r>
      <w:r>
        <w:t>15,000</w:t>
      </w:r>
      <w:r>
        <w:rPr>
          <w:rFonts w:cs="Cordia New"/>
          <w:cs/>
        </w:rPr>
        <w:t xml:space="preserve"> ปีเท่านั้นที่ควรจะเป็นช่วงชีวิตสำหรับความหลากหลายของของหมาป่า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สหภาพโซ</w:t>
      </w:r>
      <w:proofErr w:type="spellStart"/>
      <w:r>
        <w:rPr>
          <w:rFonts w:cs="Cordia New"/>
          <w:cs/>
        </w:rPr>
        <w:t>เวียต</w:t>
      </w:r>
      <w:proofErr w:type="spellEnd"/>
      <w:r>
        <w:rPr>
          <w:rFonts w:cs="Cordia New"/>
          <w:cs/>
        </w:rPr>
        <w:t xml:space="preserve">เคยพยายามนำหมาจิ้งจอกมาเลี้ยงให้เชื่อง เช่นในหมาจิ้งจอกเงิน และสามารถนำมันมาเลี้ยงได้เพียงแค่ </w:t>
      </w:r>
      <w:r>
        <w:t>9</w:t>
      </w:r>
      <w:r>
        <w:rPr>
          <w:rFonts w:cs="Cordia New"/>
          <w:cs/>
        </w:rPr>
        <w:t xml:space="preserve"> ชั่วอายุของมันหรือน้อยกว่าอายุขัยของมนุษย์ นี่ยังเป็นผลในการเปลี่ยนแปลงด้านอื่น เช่น สี ที่จะกลายเป็นสีดำ สีขาว หรือสีดำปนขาว พวกมันได้พัฒนาความสามารถในการขยายพันธุ์ตลอดปี หางที่โค้งงอมากขึ้น และหูที่ดูเหี่ยวย่นเหมือน อวัยวะเพศชาย</w:t>
      </w:r>
    </w:p>
    <w:p w:rsidR="00B248F5" w:rsidRDefault="00B248F5" w:rsidP="00B248F5"/>
    <w:p w:rsidR="00B248F5" w:rsidRDefault="00B248F5" w:rsidP="00B248F5">
      <w:pPr>
        <w:pStyle w:val="Heading2"/>
      </w:pPr>
      <w:bookmarkStart w:id="4" w:name="_Toc202861271"/>
      <w:r>
        <w:rPr>
          <w:cs/>
        </w:rPr>
        <w:t>ชีววิทยา</w:t>
      </w:r>
      <w:bookmarkEnd w:id="4"/>
    </w:p>
    <w:p w:rsidR="00B248F5" w:rsidRPr="00B248F5" w:rsidRDefault="00403BD4" w:rsidP="00B248F5">
      <w:pPr>
        <w:tabs>
          <w:tab w:val="left" w:pos="1669"/>
        </w:tabs>
        <w:rPr>
          <w:cs/>
        </w:rPr>
      </w:pPr>
      <w:hyperlink w:anchor="สารบัญ" w:history="1">
        <w:r w:rsidR="00B248F5"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B248F5" w:rsidRDefault="00B248F5" w:rsidP="00B248F5">
      <w:r>
        <w:rPr>
          <w:cs/>
        </w:rPr>
        <w:t>กายวิภาคศาสตร์</w:t>
      </w:r>
    </w:p>
    <w:p w:rsidR="00B248F5" w:rsidRDefault="00B248F5" w:rsidP="00B248F5">
      <w:r>
        <w:rPr>
          <w:rFonts w:cs="Cordia New"/>
          <w:cs/>
        </w:rPr>
        <w:t>หมาถูกคัดเลือกผสมพันธุ์มาเป็นเวลาพันปีเพื่อให้มีพฤติกรรมหลากหลาย การรับรู้ความรู้สึก และลักษณะทางกายภาพที่แตกต่างกัน[</w:t>
      </w:r>
      <w:r>
        <w:t xml:space="preserve">13] </w:t>
      </w:r>
      <w:r>
        <w:rPr>
          <w:rFonts w:cs="Cordia New"/>
          <w:cs/>
        </w:rPr>
        <w:t>หมาสายพันธุ์ต่าง ๆ ในสมัยใหม่มีขนาด รูปร่าง และพฤติกรรมหลากหลายกว่าสัตว์เลี้ยงชนิดอื่น[</w:t>
      </w:r>
      <w:r>
        <w:t xml:space="preserve">13] </w:t>
      </w:r>
      <w:r>
        <w:rPr>
          <w:rFonts w:cs="Cordia New"/>
          <w:cs/>
        </w:rPr>
        <w:t>หมาเป็นทั้งนักล่าและสัตว์กินซาก และมีกล้ามเนื้อที่แข็งแรง กระดูกข้อเท้าเชื่อมกัน และระบบหมุนเวียนเลือดที่ช่วยในการวิ่งและความอดทน และมีฟันที่ใช้จับและฉีกให้ขาด เช่นเดียวกับสัตว์นักล่าที่เลี้ยงลูกด้วยนมชนิดอื่น</w:t>
      </w:r>
    </w:p>
    <w:p w:rsidR="00B248F5" w:rsidRDefault="00B248F5" w:rsidP="00B248F5"/>
    <w:p w:rsidR="00B248F5" w:rsidRDefault="00B248F5" w:rsidP="00B248F5">
      <w:r>
        <w:rPr>
          <w:cs/>
        </w:rPr>
        <w:t>ขนาดและส่วนสูง</w:t>
      </w:r>
    </w:p>
    <w:p w:rsidR="00B248F5" w:rsidRDefault="00B248F5" w:rsidP="00B248F5">
      <w:r>
        <w:rPr>
          <w:rFonts w:cs="Cordia New"/>
          <w:cs/>
        </w:rPr>
        <w:lastRenderedPageBreak/>
        <w:t>หมามีขนาดและน้ำหนักแตกต่างกัน หมาตัวเล็กที่สุดที่รู้จักกันคือหมาพันธุ์ยอร์ก</w:t>
      </w:r>
      <w:proofErr w:type="spellStart"/>
      <w:r>
        <w:rPr>
          <w:rFonts w:cs="Cordia New"/>
          <w:cs/>
        </w:rPr>
        <w:t>เชอร์เทร์เรียร์</w:t>
      </w:r>
      <w:proofErr w:type="spellEnd"/>
      <w:r>
        <w:rPr>
          <w:rFonts w:cs="Cordia New"/>
          <w:cs/>
        </w:rPr>
        <w:t xml:space="preserve"> เมื่อยืนอยู่จะสูง </w:t>
      </w:r>
      <w:r>
        <w:t>6.3</w:t>
      </w:r>
      <w:r>
        <w:rPr>
          <w:rFonts w:cs="Cordia New"/>
          <w:cs/>
        </w:rPr>
        <w:t xml:space="preserve"> เซนติเมตร ยาว </w:t>
      </w:r>
      <w:r>
        <w:t>9.5</w:t>
      </w:r>
      <w:r>
        <w:rPr>
          <w:rFonts w:cs="Cordia New"/>
          <w:cs/>
        </w:rPr>
        <w:t xml:space="preserve"> เซนติเมตร ตลอดทั้งหัวและลำตัว และหนัก </w:t>
      </w:r>
      <w:r>
        <w:t>113</w:t>
      </w:r>
      <w:r>
        <w:rPr>
          <w:rFonts w:cs="Cordia New"/>
          <w:cs/>
        </w:rPr>
        <w:t xml:space="preserve"> กรัม หมาตัวใหญ่ที่สุดที่รู้จักคือหมาพันธุ์อิงลิชมา</w:t>
      </w:r>
      <w:proofErr w:type="spellStart"/>
      <w:r>
        <w:rPr>
          <w:rFonts w:cs="Cordia New"/>
          <w:cs/>
        </w:rPr>
        <w:t>สติฟ</w:t>
      </w:r>
      <w:proofErr w:type="spellEnd"/>
      <w:r>
        <w:rPr>
          <w:rFonts w:cs="Cordia New"/>
          <w:cs/>
        </w:rPr>
        <w:t xml:space="preserve"> หนัก </w:t>
      </w:r>
      <w:r>
        <w:t>177.6</w:t>
      </w:r>
      <w:r>
        <w:rPr>
          <w:rFonts w:cs="Cordia New"/>
          <w:cs/>
        </w:rPr>
        <w:t xml:space="preserve"> กิโลกรัม และความยาวจากจมูกถึงหาง </w:t>
      </w:r>
      <w:r>
        <w:t>250</w:t>
      </w:r>
      <w:r>
        <w:rPr>
          <w:rFonts w:cs="Cordia New"/>
          <w:cs/>
        </w:rPr>
        <w:t xml:space="preserve"> เซนติเมตร[</w:t>
      </w:r>
      <w:r>
        <w:t xml:space="preserve">14] </w:t>
      </w:r>
      <w:r>
        <w:rPr>
          <w:rFonts w:cs="Cordia New"/>
          <w:cs/>
        </w:rPr>
        <w:t>หมาที่สูงที่สุดคือหมาพันธุ์</w:t>
      </w:r>
      <w:proofErr w:type="spellStart"/>
      <w:r>
        <w:rPr>
          <w:rFonts w:cs="Cordia New"/>
          <w:cs/>
        </w:rPr>
        <w:t>เกรต</w:t>
      </w:r>
      <w:proofErr w:type="spellEnd"/>
      <w:r>
        <w:rPr>
          <w:rFonts w:cs="Cordia New"/>
          <w:cs/>
        </w:rPr>
        <w:t xml:space="preserve">เดน เมื่อยืนอยู่สูง </w:t>
      </w:r>
      <w:r>
        <w:t>195.7</w:t>
      </w:r>
      <w:r>
        <w:rPr>
          <w:rFonts w:cs="Cordia New"/>
          <w:cs/>
        </w:rPr>
        <w:t xml:space="preserve"> เซนติเมตร[</w:t>
      </w:r>
      <w:r>
        <w:t>15]</w:t>
      </w:r>
    </w:p>
    <w:p w:rsidR="00B248F5" w:rsidRDefault="00B248F5" w:rsidP="00B248F5"/>
    <w:p w:rsidR="00B248F5" w:rsidRPr="00B248F5" w:rsidRDefault="00B248F5" w:rsidP="00B248F5">
      <w:r w:rsidRPr="00B248F5">
        <w:rPr>
          <w:cs/>
        </w:rPr>
        <w:t>ประสาทสัมผัส</w:t>
      </w:r>
    </w:p>
    <w:p w:rsidR="00B248F5" w:rsidRDefault="00B248F5" w:rsidP="00B248F5">
      <w:r>
        <w:rPr>
          <w:rFonts w:cs="Cordia New"/>
          <w:cs/>
        </w:rPr>
        <w:t>ประสาทสัมผัสของหมา ได้แก่ การมองเห็น การได้ยิน การดมกลิ่น การรับรู้รสชาติ การสัมผัสและการตอบสนองไวต่อสนามแม่เหล็กของโลก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หาง</w:t>
      </w:r>
    </w:p>
    <w:p w:rsidR="00B248F5" w:rsidRDefault="00B248F5" w:rsidP="00B248F5">
      <w:r>
        <w:rPr>
          <w:rFonts w:cs="Cordia New"/>
          <w:cs/>
        </w:rPr>
        <w:t>หมามีหางหลายรูปร่าง ได้แก่ ตรง ตรงตั้งขึ้น โค้งคล้ายเคียว ม้วนเป็นวง หรือหมุนเป็นเกลียว หน้าที่หลักของหางหมาคือสื่อสารอารมณ์ของมัน เป็นสิ่งสำคัญกับการอยู่ร่วมกับผู้อื่น ในหมานักล่าบางตัวถูกกุดหางเพื่อป้องกันการบาดเจ็บ[</w:t>
      </w:r>
      <w:r>
        <w:t xml:space="preserve">16] </w:t>
      </w:r>
      <w:r>
        <w:rPr>
          <w:rFonts w:cs="Cordia New"/>
          <w:cs/>
        </w:rPr>
        <w:t xml:space="preserve">หมาบางสายพันธุ์ เช่น </w:t>
      </w:r>
      <w:r>
        <w:t xml:space="preserve">Braque du Bourbonnais </w:t>
      </w:r>
      <w:r>
        <w:rPr>
          <w:rFonts w:cs="Cordia New"/>
          <w:cs/>
        </w:rPr>
        <w:t>ลูกหมาอาจเกิดมามีหางสั้นหรือไม่มีหางเลยก็ได้[</w:t>
      </w:r>
      <w:r>
        <w:t>17]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สุขภาพ</w:t>
      </w:r>
    </w:p>
    <w:p w:rsidR="00B248F5" w:rsidRDefault="00B248F5" w:rsidP="00B248F5">
      <w:r>
        <w:rPr>
          <w:rFonts w:cs="Cordia New"/>
          <w:cs/>
        </w:rPr>
        <w:t xml:space="preserve">พืชที่ปลูกตามบ้านเรือนหลายชนิดเป็นพิษกับร่างกายของหมา เช่น ต้นคริสต์มาส </w:t>
      </w:r>
      <w:proofErr w:type="spellStart"/>
      <w:r>
        <w:rPr>
          <w:rFonts w:cs="Cordia New"/>
          <w:cs/>
        </w:rPr>
        <w:t>เบ</w:t>
      </w:r>
      <w:proofErr w:type="spellEnd"/>
      <w:r>
        <w:rPr>
          <w:rFonts w:cs="Cordia New"/>
          <w:cs/>
        </w:rPr>
        <w:t>โก</w:t>
      </w:r>
      <w:proofErr w:type="spellStart"/>
      <w:r>
        <w:rPr>
          <w:rFonts w:cs="Cordia New"/>
          <w:cs/>
        </w:rPr>
        <w:t>เนีย</w:t>
      </w:r>
      <w:proofErr w:type="spellEnd"/>
      <w:r>
        <w:rPr>
          <w:rFonts w:cs="Cordia New"/>
          <w:cs/>
        </w:rPr>
        <w:t xml:space="preserve"> และว่านหางจระเข้[</w:t>
      </w:r>
      <w:r>
        <w:t>18]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หมาบางสายพันธุ์มีแนวโน้มเจ็บป่วยเป็นโรคบางโรค เช่น ศอกและสะโพกเจริญผิดปกติ ตาบอด หูหนวก หลอดเลือดแดงตีบ ปากแหว่งเพดานโหว่ และกระดูกสะบ้าเคลื่อน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สติปัญญาและพฤติกรรม</w:t>
      </w:r>
    </w:p>
    <w:p w:rsidR="00B248F5" w:rsidRDefault="00B248F5" w:rsidP="00B248F5">
      <w:r>
        <w:rPr>
          <w:rFonts w:cs="Cordia New"/>
          <w:cs/>
        </w:rPr>
        <w:t xml:space="preserve">หมาแต่ละตัวและแต่ละสายพันธุ์ มีสัญชาตญาณของตนเอง นับตั้งแต่เริ่มกระบวนการเปลี่ยนแปลง จากหมาป่ามาเป็นหมาเลี้ยง ได้มีการคัดเลือกและพัฒนาสายพันธุ์หมาสืบทอดกันมามากกว่า </w:t>
      </w:r>
      <w:r>
        <w:t>4,000</w:t>
      </w:r>
      <w:r>
        <w:rPr>
          <w:rFonts w:cs="Cordia New"/>
          <w:cs/>
        </w:rPr>
        <w:t xml:space="preserve"> ชั่วอายุ ทำให้ลักษณะร่างกายของหมาหลายสายพันธุ์ เปลี่ยนแปลงไปจากบรรพบุรุษของพวกมันอย่างมาก แต่หมาแต่ละสายพันธุ์ยังคงรักษาลักษณะพฤติกรรมของหมาป่าที่มันเคยเป็นไว้ได้ไม่มากก็น้อย ทั้งหมาป่าและหมาเลี้ยงมีวิธีสื่อสารโดยการเห่า การใช้ภาษากาย และสัญชาตญาณในการรวมกลุ่ม ทั้งนี้หมามีพฤติกรรมให้การสร้างอาณาเขตของมัน เช่น การฉี่รดตามที่ต่าง ๆ เพื่อบอกว่าตรงนี้เป็นเจ้าของ และการเดินเป็นวงกลมก่อนนอนเพื่อกระจายกลิ่นตัวไปรอบ ๆ และกำหนดอาณาเขตไม่ให้สัตว์ตัวอื่นเข้ามารบกวน</w:t>
      </w:r>
    </w:p>
    <w:p w:rsidR="00B248F5" w:rsidRDefault="00B248F5" w:rsidP="00B248F5"/>
    <w:p w:rsidR="00B248F5" w:rsidRDefault="00B248F5" w:rsidP="00B248F5">
      <w:pPr>
        <w:pStyle w:val="Heading2"/>
      </w:pPr>
      <w:bookmarkStart w:id="5" w:name="_Toc202861272"/>
      <w:r>
        <w:rPr>
          <w:cs/>
        </w:rPr>
        <w:lastRenderedPageBreak/>
        <w:t>บทบาทกับมนุษย์</w:t>
      </w:r>
      <w:bookmarkEnd w:id="5"/>
    </w:p>
    <w:p w:rsidR="00B06375" w:rsidRPr="00B06375" w:rsidRDefault="00403BD4" w:rsidP="00B06375">
      <w:pPr>
        <w:tabs>
          <w:tab w:val="left" w:pos="1669"/>
        </w:tabs>
      </w:pPr>
      <w:hyperlink w:anchor="สารบัญ" w:history="1">
        <w:r w:rsidR="00B06375"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B248F5" w:rsidRDefault="00B248F5" w:rsidP="00B248F5">
      <w:r>
        <w:rPr>
          <w:rFonts w:cs="Cordia New"/>
          <w:cs/>
        </w:rPr>
        <w:t>วัฒนธรรมของการเลี้ยงสุนัขนั้นมีมา</w:t>
      </w:r>
      <w:proofErr w:type="spellStart"/>
      <w:r>
        <w:rPr>
          <w:rFonts w:cs="Cordia New"/>
          <w:cs/>
        </w:rPr>
        <w:t>ตั้แต่</w:t>
      </w:r>
      <w:proofErr w:type="spellEnd"/>
      <w:r>
        <w:rPr>
          <w:rFonts w:cs="Cordia New"/>
          <w:cs/>
        </w:rPr>
        <w:t>สมัยก่อนประวัติศาสตร์ โดยเดิมทีนั้นจะเป็นสุนัขป่า และได้รับการปรับเปลี่ยนพฤติกรรมเพื่อมาอาศัยกับมนุษย์ ซึ่งสุนัขสั้นเป็นสัตว์ที่ถูกเอาไว้ใช้งาน เช่น เลี้ยงสุนัขไว้เพื่อออกล่าสัตว์ร่วมกับมนุษย์ เลี้ยงไว้เพื่อควบคุมหรือต้อนสัตว์ เลี้ยงไว้เพื่อเฝ้าบ้าน เป็นต้น</w:t>
      </w:r>
    </w:p>
    <w:p w:rsidR="007909EE" w:rsidRDefault="007909EE" w:rsidP="00B248F5"/>
    <w:p w:rsidR="007909EE" w:rsidRDefault="007909EE" w:rsidP="007909EE">
      <w:pPr>
        <w:pStyle w:val="Heading1"/>
      </w:pPr>
      <w:bookmarkStart w:id="6" w:name="_Toc202861273"/>
      <w:r>
        <w:rPr>
          <w:cs/>
        </w:rPr>
        <w:t>ปอม</w:t>
      </w:r>
      <w:proofErr w:type="spellStart"/>
      <w:r>
        <w:rPr>
          <w:cs/>
        </w:rPr>
        <w:t>เมอเร</w:t>
      </w:r>
      <w:proofErr w:type="spellEnd"/>
      <w:r>
        <w:rPr>
          <w:cs/>
        </w:rPr>
        <w:t>เนียน (</w:t>
      </w:r>
      <w:r>
        <w:t>Pomeranian)</w:t>
      </w:r>
      <w:bookmarkEnd w:id="6"/>
    </w:p>
    <w:p w:rsidR="007909EE" w:rsidRPr="007909EE" w:rsidRDefault="00403BD4" w:rsidP="007909EE">
      <w:pPr>
        <w:tabs>
          <w:tab w:val="left" w:pos="1669"/>
        </w:tabs>
      </w:pPr>
      <w:hyperlink w:anchor="สารบัญ" w:history="1">
        <w:r w:rsidR="007909EE"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(</w:t>
      </w:r>
      <w:r>
        <w:t xml:space="preserve">Pomeranian) </w:t>
      </w:r>
      <w:r>
        <w:rPr>
          <w:rFonts w:cs="Cordia New"/>
          <w:cs/>
        </w:rPr>
        <w:t>สุนัขตัวเล็กหัวใจไม่เล็กและเคล็ดลับในการดูแลสุขภาพ</w:t>
      </w:r>
    </w:p>
    <w:p w:rsidR="007909EE" w:rsidRDefault="007909EE" w:rsidP="007909EE">
      <w:r>
        <w:rPr>
          <w:rFonts w:cs="Cordia New"/>
          <w:cs/>
        </w:rPr>
        <w:t>ทำความรู้จัก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(</w:t>
      </w:r>
      <w:r>
        <w:t>Pomeranian)</w:t>
      </w:r>
    </w:p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(</w:t>
      </w:r>
      <w:r>
        <w:t xml:space="preserve">Pomeranian) </w:t>
      </w:r>
      <w:r>
        <w:rPr>
          <w:rFonts w:cs="Cordia New"/>
          <w:cs/>
        </w:rPr>
        <w:t xml:space="preserve">เป็นสุนัขที่จัดอยู่ในกลุ่ม </w:t>
      </w:r>
      <w:r>
        <w:t xml:space="preserve">Toy Group </w:t>
      </w:r>
      <w:r>
        <w:rPr>
          <w:rFonts w:cs="Cordia New"/>
          <w:cs/>
        </w:rPr>
        <w:t>แม้ว่าจะมีขนาดตัวเล็กแต่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 xml:space="preserve">เนียนกลับครองใจเจ้าของผู้เลี้ยงมาอย่างยาวนาน แถมยังเป็นสายพันธุ์สุดโปรดของทั้งเจ้าของอย่างเราและเชื้อพระวงศ์ชั้นสูง แถมประวัติของสุนัขสายพันธุ์นี้ยังมีความน่าสนใจไม่แพ้สายพันธุ์ไหน ด้วยขนที่ฟูดูนุ่มน่ากอด หน้าตาจิ้มลิ้ม มีความเป็นมิตร น่ารักมีชีวิตชีวา ขนาดตัวที่แสนกะทัดรัด ช่างเอาอกเอาใจ </w:t>
      </w:r>
      <w:proofErr w:type="spellStart"/>
      <w:r>
        <w:rPr>
          <w:rFonts w:cs="Cordia New"/>
          <w:cs/>
        </w:rPr>
        <w:t>แอคทีฟ</w:t>
      </w:r>
      <w:proofErr w:type="spellEnd"/>
      <w:r>
        <w:rPr>
          <w:rFonts w:cs="Cordia New"/>
          <w:cs/>
        </w:rPr>
        <w:t>แสนกระตือรือร้น และเก่งไม่แพ้สุนัขสายพันธุ์ไหนในสนามประลองความสามารถก็เล่นทำได้ไปเสียหมดทุกเรื่องขนาดนี้ มิน่าล่ะทำไมใครๆ ก็เรียก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ว่าเป็นสุนัขตัวเล็กแต่ความสามารถรอบด้าน</w:t>
      </w:r>
    </w:p>
    <w:p w:rsidR="007909EE" w:rsidRDefault="007909EE" w:rsidP="007909EE"/>
    <w:p w:rsidR="007909EE" w:rsidRDefault="007909EE" w:rsidP="007909EE">
      <w:pPr>
        <w:pStyle w:val="Heading2"/>
      </w:pPr>
      <w:bookmarkStart w:id="7" w:name="_Toc202861274"/>
      <w:r>
        <w:rPr>
          <w:cs/>
        </w:rPr>
        <w:t>ลักษณะนิสัย</w:t>
      </w:r>
      <w:bookmarkEnd w:id="7"/>
    </w:p>
    <w:p w:rsidR="007909EE" w:rsidRPr="007909EE" w:rsidRDefault="00403BD4" w:rsidP="007909EE">
      <w:pPr>
        <w:tabs>
          <w:tab w:val="left" w:pos="1669"/>
        </w:tabs>
      </w:pPr>
      <w:hyperlink w:anchor="สารบัญ" w:history="1">
        <w:r w:rsidR="007909EE"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จะมีน้ำหนักเฉลี่ยอยู่ที่ 1.3-3.1 กิโลกรัม และจัดว่าเป็นสุนัขที่มีขนาดตัวเล็กที่สุดใน</w:t>
      </w:r>
      <w:proofErr w:type="spellStart"/>
      <w:r>
        <w:rPr>
          <w:rFonts w:cs="Cordia New"/>
          <w:cs/>
        </w:rPr>
        <w:t>ตระกูลสปิทซ์</w:t>
      </w:r>
      <w:proofErr w:type="spellEnd"/>
      <w:r>
        <w:rPr>
          <w:rFonts w:cs="Cordia New"/>
          <w:cs/>
        </w:rPr>
        <w:t xml:space="preserve"> (โดยมีญาติๆ เป็นสายพันธุ์ซา</w:t>
      </w:r>
      <w:proofErr w:type="spellStart"/>
      <w:r>
        <w:rPr>
          <w:rFonts w:cs="Cordia New"/>
          <w:cs/>
        </w:rPr>
        <w:t>มอยด์</w:t>
      </w:r>
      <w:proofErr w:type="spellEnd"/>
      <w:r>
        <w:rPr>
          <w:rFonts w:cs="Cordia New"/>
          <w:cs/>
        </w:rPr>
        <w:t xml:space="preserve"> </w:t>
      </w:r>
      <w:proofErr w:type="spellStart"/>
      <w:r>
        <w:rPr>
          <w:rFonts w:cs="Cordia New"/>
          <w:cs/>
        </w:rPr>
        <w:t>อลาส</w:t>
      </w:r>
      <w:proofErr w:type="spellEnd"/>
      <w:r>
        <w:rPr>
          <w:rFonts w:cs="Cordia New"/>
          <w:cs/>
        </w:rPr>
        <w:t>กัน มาลา</w:t>
      </w:r>
      <w:proofErr w:type="spellStart"/>
      <w:r>
        <w:rPr>
          <w:rFonts w:cs="Cordia New"/>
          <w:cs/>
        </w:rPr>
        <w:t>มิว</w:t>
      </w:r>
      <w:proofErr w:type="spellEnd"/>
      <w:r>
        <w:rPr>
          <w:rFonts w:cs="Cordia New"/>
          <w:cs/>
        </w:rPr>
        <w:t xml:space="preserve"> และ </w:t>
      </w:r>
      <w:proofErr w:type="spellStart"/>
      <w:r>
        <w:rPr>
          <w:rFonts w:cs="Cordia New"/>
          <w:cs/>
        </w:rPr>
        <w:t>นอร์</w:t>
      </w:r>
      <w:proofErr w:type="spellEnd"/>
      <w:r>
        <w:rPr>
          <w:rFonts w:cs="Cordia New"/>
          <w:cs/>
        </w:rPr>
        <w:t xml:space="preserve">วิเจียน </w:t>
      </w:r>
      <w:proofErr w:type="spellStart"/>
      <w:r>
        <w:rPr>
          <w:rFonts w:cs="Cordia New"/>
          <w:cs/>
        </w:rPr>
        <w:t>เอลก์ฮาวด์</w:t>
      </w:r>
      <w:proofErr w:type="spellEnd"/>
      <w:r>
        <w:rPr>
          <w:rFonts w:cs="Cordia New"/>
          <w:cs/>
        </w:rPr>
        <w:t>) แต่ความนิยมในสุนัขสายพันธุ์นี้ไม่ได้เล็กไปตามขนาดตัว โดยเฉพาะเมื่อ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กลายเป็นสุนัขตัวโปรดของพระราชินีวิกตอเรีย (อ่านเพิ่มเติมที่ ประวัติสายพันธุ์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)</w:t>
      </w:r>
    </w:p>
    <w:p w:rsidR="007909EE" w:rsidRDefault="007909EE" w:rsidP="007909EE"/>
    <w:p w:rsidR="007909EE" w:rsidRDefault="007909EE" w:rsidP="007909EE">
      <w:r>
        <w:rPr>
          <w:rFonts w:cs="Cordia New"/>
          <w:cs/>
        </w:rPr>
        <w:t>แม้จะน่ารัก มีขนสวย ฉลาด และแสนภักดีต่อครอบครัวขนาดไหน แต่อย่าปล่อยให้ความน่ารักหลอกคุณว่าสุนัขสายพันธุ์นี้จะมาคลอเคลียคุณตลอดเวลาเพราะ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ก็มีความ</w:t>
      </w:r>
      <w:proofErr w:type="spellStart"/>
      <w:r>
        <w:rPr>
          <w:rFonts w:cs="Cordia New"/>
          <w:cs/>
        </w:rPr>
        <w:t>อินดี้</w:t>
      </w:r>
      <w:proofErr w:type="spellEnd"/>
      <w:r>
        <w:rPr>
          <w:rFonts w:cs="Cordia New"/>
          <w:cs/>
        </w:rPr>
        <w:t>ไม่ใช่เล่น แถมยังมีความขี้สงสัยเป็นที่สุด และถึงจะมีขนาดตัวเล็ก แต่เสียงเห่าของ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ดังไม่แพ้</w:t>
      </w:r>
    </w:p>
    <w:p w:rsidR="007909EE" w:rsidRDefault="007909EE" w:rsidP="007909EE"/>
    <w:p w:rsidR="007909EE" w:rsidRDefault="007909EE" w:rsidP="007909EE">
      <w:r>
        <w:rPr>
          <w:rFonts w:cs="Cordia New"/>
          <w:cs/>
        </w:rPr>
        <w:lastRenderedPageBreak/>
        <w:t>ใครที่ต้องการจะสอนหรือฝึก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บอกเลยว่าคุณสามารถทำได้ แต่ต้องอาศัยความสม่ำเสมอและอดทนในการฝึกหน่อย เพราะถ้าเจ้าของไม่สามารถสร้างความสัมพันธ์กับ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ในฐานะเจ้านายได้ สุนัขสายพันธุ์นี้ก็พร้อมที่จะเป็นนายคุณ และอาจจะสร้างพฤติกรรมน่าปวดหัวให้กับเจ้าของได้ไม่น้อยเลยทีเดียว</w:t>
      </w:r>
    </w:p>
    <w:p w:rsidR="007909EE" w:rsidRDefault="007909EE" w:rsidP="007909EE"/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จัดว่าเป็นสุนัขที่มีพลังงานล้น ชอบที่จะออกไปเดินเล่นข้างนอก รักที่จะเชิดหน้าให้ดูสง่างาม เจอผู้คนใหม่ๆ และสำรวจโลกด้วยการดม</w:t>
      </w:r>
      <w:proofErr w:type="spellStart"/>
      <w:r>
        <w:rPr>
          <w:rFonts w:cs="Cordia New"/>
          <w:cs/>
        </w:rPr>
        <w:t>ฟุด</w:t>
      </w:r>
      <w:proofErr w:type="spellEnd"/>
      <w:r>
        <w:rPr>
          <w:rFonts w:cs="Cordia New"/>
          <w:cs/>
        </w:rPr>
        <w:t>ฟิด และความมีพลังงานเชิงบวกของสุนัขสายพันธุ์นี้ ทำให้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เหมาะที่จะเป็นสุนัขที่ช่วยฟื้นฟูผู้ป่วย ผู้สูงอายุที่อยู่ที่บ้าน</w:t>
      </w:r>
    </w:p>
    <w:p w:rsidR="007909EE" w:rsidRDefault="007909EE" w:rsidP="007909EE"/>
    <w:p w:rsidR="007909EE" w:rsidRDefault="007909EE" w:rsidP="007909EE">
      <w:pPr>
        <w:pStyle w:val="Heading2"/>
      </w:pPr>
      <w:bookmarkStart w:id="8" w:name="_Toc202861275"/>
      <w:r>
        <w:rPr>
          <w:cs/>
        </w:rPr>
        <w:t>ขนาดของปอม</w:t>
      </w:r>
      <w:proofErr w:type="spellStart"/>
      <w:r>
        <w:rPr>
          <w:cs/>
        </w:rPr>
        <w:t>เมอเร</w:t>
      </w:r>
      <w:proofErr w:type="spellEnd"/>
      <w:r>
        <w:rPr>
          <w:cs/>
        </w:rPr>
        <w:t>เนียน</w:t>
      </w:r>
      <w:bookmarkEnd w:id="8"/>
    </w:p>
    <w:p w:rsidR="007909EE" w:rsidRPr="007909EE" w:rsidRDefault="00403BD4" w:rsidP="007909EE">
      <w:pPr>
        <w:tabs>
          <w:tab w:val="left" w:pos="1669"/>
        </w:tabs>
      </w:pPr>
      <w:hyperlink w:anchor="สารบัญ" w:history="1">
        <w:r w:rsidR="007909EE"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 xml:space="preserve">เนียนจัดเป็นสุนัขขนาดเล็ก โดยมีความสูงประมาณ 7-12 นิ้ว และมีน้ำหนักอยู่ที่ 1.3-3.1 กิโลกรัม จึงจัดอยู่ในกลุ่ม </w:t>
      </w:r>
      <w:r>
        <w:t xml:space="preserve">Toy Group </w:t>
      </w:r>
      <w:r>
        <w:rPr>
          <w:rFonts w:cs="Cordia New"/>
          <w:cs/>
        </w:rPr>
        <w:t>และมีอายุเฉลี่ยอยู่ที่ 12-16 ปี</w:t>
      </w:r>
    </w:p>
    <w:p w:rsidR="007909EE" w:rsidRDefault="007909EE" w:rsidP="007909EE"/>
    <w:p w:rsidR="007909EE" w:rsidRDefault="007909EE" w:rsidP="007909EE">
      <w:pPr>
        <w:pStyle w:val="Heading2"/>
      </w:pPr>
      <w:bookmarkStart w:id="9" w:name="_Toc202861276"/>
      <w:r>
        <w:rPr>
          <w:cs/>
        </w:rPr>
        <w:t>บุคลิกของปอม</w:t>
      </w:r>
      <w:proofErr w:type="spellStart"/>
      <w:r>
        <w:rPr>
          <w:cs/>
        </w:rPr>
        <w:t>เมอเร</w:t>
      </w:r>
      <w:proofErr w:type="spellEnd"/>
      <w:r>
        <w:rPr>
          <w:cs/>
        </w:rPr>
        <w:t>เนียน</w:t>
      </w:r>
      <w:bookmarkEnd w:id="9"/>
    </w:p>
    <w:p w:rsidR="007909EE" w:rsidRPr="007909EE" w:rsidRDefault="00403BD4" w:rsidP="007909EE">
      <w:pPr>
        <w:tabs>
          <w:tab w:val="left" w:pos="1669"/>
        </w:tabs>
      </w:pPr>
      <w:hyperlink w:anchor="สารบัญ" w:history="1">
        <w:r w:rsidR="007909EE"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7909EE" w:rsidRDefault="007909EE" w:rsidP="007909EE">
      <w:r>
        <w:rPr>
          <w:rFonts w:cs="Cordia New"/>
          <w:cs/>
        </w:rPr>
        <w:t>สุนัข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โดดเด่นที่ความฉลาดและมีชีวิตชีวา สุนัขสายพันธุ์นี้ชอบที่จะพบปะผู้คนใหม่ๆ และชอบที่จะเจอสัตว์เลี้ยงตัวอื่นๆ ด้วยเช่นกัน แต่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มักจะคิดว่าตัวเองเป็นน้องหมาตัวใหญ่ (ตัวเล็กแต่ใจกล้ามาก) แถมยังขี้สงสัยแบบสุดๆ จึงเหมาะที่จะให้สุนัข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ทำหน้าที่เฝ้ายาม</w:t>
      </w:r>
    </w:p>
    <w:p w:rsidR="007909EE" w:rsidRDefault="007909EE" w:rsidP="007909EE"/>
    <w:p w:rsidR="007909EE" w:rsidRDefault="007909EE" w:rsidP="007909EE">
      <w:r>
        <w:rPr>
          <w:rFonts w:cs="Cordia New"/>
          <w:cs/>
        </w:rPr>
        <w:t>มีหลายปัจจัยที่ส่งผลต่อนิสัยและอารมณ์ของ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เช่น พันธุกรรม การฝึก และการเข้าสังคม ลูกหมาปอมที่มีนิสัยที่ดีจะมีความช่างสงสัย ขี้เล่น ชอบที่จะเข้าหาคน และอยู่ด้วย หากคุณจะเลือก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ซักตัวมาเป็นหนึ่งในสมาชิก ก็ควรเลือกสุนัขตัวที่ยอมนั่งตักคุณแบบเต็มใจ ไม่ใช่สุนัขที่ไล่กัดเพื่อนตัวอื่น หรือขี้อายเสียจนแอบอยู่ที่มุมห้องอยู่ตัวเดียวอย่างเดียวดาย</w:t>
      </w:r>
    </w:p>
    <w:p w:rsidR="00863807" w:rsidRDefault="00863807" w:rsidP="007909EE"/>
    <w:p w:rsidR="00863807" w:rsidRDefault="00863807" w:rsidP="007909EE"/>
    <w:p w:rsidR="003C4078" w:rsidRDefault="003C4078" w:rsidP="007909EE"/>
    <w:p w:rsidR="003C4078" w:rsidRDefault="003C4078" w:rsidP="007909EE"/>
    <w:p w:rsidR="003C4078" w:rsidRDefault="003C4078" w:rsidP="007909EE"/>
    <w:p w:rsidR="00E25007" w:rsidRDefault="00E25007">
      <w:bookmarkStart w:id="10" w:name="_Toc202861277"/>
      <w:r>
        <w:br w:type="page"/>
      </w:r>
    </w:p>
    <w:p w:rsidR="00394D91" w:rsidRPr="00E25007" w:rsidRDefault="00394D91" w:rsidP="00E25007">
      <w:pPr>
        <w:rPr>
          <w:rFonts w:asciiTheme="majorHAnsi" w:eastAsiaTheme="majorEastAsia" w:hAnsiTheme="majorHAnsi" w:cstheme="majorBidi"/>
          <w:color w:val="2E74B5" w:themeColor="accent1" w:themeShade="BF"/>
          <w:sz w:val="32"/>
          <w:szCs w:val="40"/>
        </w:rPr>
      </w:pPr>
      <w:r>
        <w:rPr>
          <w:rFonts w:hint="cs"/>
          <w:cs/>
        </w:rPr>
        <w:lastRenderedPageBreak/>
        <w:t>บรรณานุกรม</w:t>
      </w:r>
      <w:bookmarkEnd w:id="10"/>
    </w:p>
    <w:p w:rsidR="00394D91" w:rsidRPr="00394D91" w:rsidRDefault="00403BD4" w:rsidP="00394D91">
      <w:pPr>
        <w:tabs>
          <w:tab w:val="left" w:pos="1669"/>
        </w:tabs>
      </w:pPr>
      <w:hyperlink w:anchor="สารบัญ" w:history="1">
        <w:r w:rsidR="00394D91" w:rsidRPr="00B248F5">
          <w:rPr>
            <w:rStyle w:val="Hyperlink"/>
            <w:rFonts w:hint="cs"/>
            <w:cs/>
          </w:rPr>
          <w:t>กลับหน้าสารบัญ</w:t>
        </w:r>
      </w:hyperlink>
      <w:r w:rsidR="003C4078">
        <w:fldChar w:fldCharType="begin"/>
      </w:r>
      <w:r w:rsidR="003C4078">
        <w:instrText xml:space="preserve"> ADDIN EN.REFLIST </w:instrText>
      </w:r>
      <w:r w:rsidR="003C4078">
        <w:fldChar w:fldCharType="separate"/>
      </w:r>
    </w:p>
    <w:p w:rsidR="003C4078" w:rsidRPr="003C4078" w:rsidRDefault="003C4078" w:rsidP="003C4078">
      <w:pPr>
        <w:pStyle w:val="EndNoteBibliography"/>
        <w:ind w:left="720" w:hanging="720"/>
      </w:pPr>
      <w:r w:rsidRPr="003C4078">
        <w:rPr>
          <w:rFonts w:ascii="Browallia New" w:hAnsi="Browallia New" w:cs="Browallia New" w:hint="cs"/>
          <w:sz w:val="30"/>
          <w:cs/>
        </w:rPr>
        <w:t>แ</w:t>
      </w:r>
      <w:r w:rsidRPr="003C4078">
        <w:rPr>
          <w:rFonts w:cs="Angsana New" w:hint="cs"/>
          <w:sz w:val="30"/>
          <w:cs/>
        </w:rPr>
        <w:t>ซ่หวัง</w:t>
      </w:r>
      <w:r w:rsidRPr="003C4078">
        <w:rPr>
          <w:sz w:val="30"/>
        </w:rPr>
        <w:t xml:space="preserve">, </w:t>
      </w:r>
      <w:r w:rsidRPr="003C4078">
        <w:rPr>
          <w:rFonts w:ascii="Browallia New" w:hAnsi="Browallia New" w:cs="Browallia New" w:hint="cs"/>
          <w:sz w:val="30"/>
          <w:cs/>
        </w:rPr>
        <w:t>ค</w:t>
      </w:r>
      <w:r w:rsidRPr="003C4078">
        <w:rPr>
          <w:sz w:val="30"/>
          <w:cs/>
        </w:rPr>
        <w:t>.</w:t>
      </w:r>
      <w:r w:rsidRPr="003C4078">
        <w:rPr>
          <w:cs/>
        </w:rPr>
        <w:t xml:space="preserve"> (</w:t>
      </w:r>
      <w:r w:rsidRPr="003C4078">
        <w:rPr>
          <w:sz w:val="30"/>
        </w:rPr>
        <w:t>2565</w:t>
      </w:r>
      <w:r w:rsidRPr="003C4078">
        <w:t xml:space="preserve">). </w:t>
      </w:r>
      <w:r w:rsidRPr="003C4078">
        <w:rPr>
          <w:rFonts w:cs="Angsana New" w:hint="cs"/>
          <w:i/>
          <w:sz w:val="30"/>
          <w:cs/>
        </w:rPr>
        <w:t>หมาหิวน้ำจืด</w:t>
      </w:r>
      <w:r w:rsidRPr="003C4078">
        <w:rPr>
          <w:i/>
          <w:sz w:val="30"/>
          <w:cs/>
        </w:rPr>
        <w:t xml:space="preserve"> </w:t>
      </w:r>
      <w:r w:rsidRPr="003C4078">
        <w:rPr>
          <w:rFonts w:cs="Angsana New" w:hint="cs"/>
          <w:i/>
          <w:sz w:val="30"/>
          <w:cs/>
        </w:rPr>
        <w:t>ในมหาวิทยาลัยเกษตรศาสตร์</w:t>
      </w:r>
      <w:r w:rsidRPr="003C4078">
        <w:rPr>
          <w:cs/>
        </w:rPr>
        <w:t xml:space="preserve"> (</w:t>
      </w:r>
      <w:r w:rsidRPr="003C4078">
        <w:t xml:space="preserve">Publication Number </w:t>
      </w:r>
      <w:r w:rsidRPr="003C4078">
        <w:rPr>
          <w:sz w:val="30"/>
        </w:rPr>
        <w:t>1</w:t>
      </w:r>
      <w:r w:rsidRPr="003C4078">
        <w:t xml:space="preserve">) </w:t>
      </w:r>
      <w:r w:rsidRPr="003C4078">
        <w:rPr>
          <w:rFonts w:cs="Angsana New" w:hint="cs"/>
          <w:sz w:val="30"/>
          <w:cs/>
        </w:rPr>
        <w:t>มหาวิทยาลัยเกษตรศาสตร์</w:t>
      </w:r>
      <w:r w:rsidRPr="003C4078">
        <w:rPr>
          <w:cs/>
        </w:rPr>
        <w:t xml:space="preserve">]. </w:t>
      </w:r>
      <w:r w:rsidRPr="003C4078">
        <w:rPr>
          <w:rFonts w:cs="Angsana New" w:hint="cs"/>
          <w:sz w:val="30"/>
          <w:cs/>
        </w:rPr>
        <w:t>มหาวิทยาลัยเกษตรศาสตร์</w:t>
      </w:r>
      <w:r w:rsidRPr="003C4078">
        <w:rPr>
          <w:cs/>
        </w:rPr>
        <w:t xml:space="preserve">. </w:t>
      </w:r>
      <w:bookmarkStart w:id="11" w:name="_GoBack"/>
      <w:bookmarkEnd w:id="11"/>
    </w:p>
    <w:p w:rsidR="00863807" w:rsidRDefault="003C4078" w:rsidP="007909EE">
      <w:pPr>
        <w:rPr>
          <w:cs/>
        </w:rPr>
      </w:pPr>
      <w:r>
        <w:fldChar w:fldCharType="end"/>
      </w:r>
    </w:p>
    <w:sectPr w:rsidR="00863807">
      <w:headerReference w:type="default" r:id="rId7"/>
      <w:footerReference w:type="even" r:id="rId8"/>
      <w:footerReference w:type="default" r:id="rId9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03BD4" w:rsidRDefault="00403BD4" w:rsidP="00B248F5">
      <w:pPr>
        <w:spacing w:after="0" w:line="240" w:lineRule="auto"/>
      </w:pPr>
      <w:r>
        <w:separator/>
      </w:r>
    </w:p>
  </w:endnote>
  <w:endnote w:type="continuationSeparator" w:id="0">
    <w:p w:rsidR="00403BD4" w:rsidRDefault="00403BD4" w:rsidP="00B248F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48F5" w:rsidRDefault="00B248F5" w:rsidP="00B248F5">
    <w:pPr>
      <w:pStyle w:val="Footer"/>
      <w:jc w:val="right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48F5" w:rsidRDefault="00B248F5" w:rsidP="00B248F5">
    <w:pPr>
      <w:pStyle w:val="Footer"/>
      <w:jc w:val="right"/>
    </w:pPr>
  </w:p>
  <w:p w:rsidR="00B248F5" w:rsidRDefault="00B248F5" w:rsidP="00B248F5">
    <w:pPr>
      <w:pStyle w:val="Footer"/>
      <w:jc w:val="righ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03BD4" w:rsidRDefault="00403BD4" w:rsidP="00B248F5">
      <w:pPr>
        <w:spacing w:after="0" w:line="240" w:lineRule="auto"/>
      </w:pPr>
      <w:r>
        <w:separator/>
      </w:r>
    </w:p>
  </w:footnote>
  <w:footnote w:type="continuationSeparator" w:id="0">
    <w:p w:rsidR="00403BD4" w:rsidRDefault="00403BD4" w:rsidP="00B248F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48F5" w:rsidRDefault="00B248F5" w:rsidP="00B248F5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fv9xve1x5sf9eaeay5dsvas2ps5st5ftfa&quot;&gt;YourMom&lt;record-ids&gt;&lt;item&gt;11&lt;/item&gt;&lt;/record-ids&gt;&lt;/item&gt;&lt;/Libraries&gt;"/>
  </w:docVars>
  <w:rsids>
    <w:rsidRoot w:val="00B248F5"/>
    <w:rsid w:val="000055FE"/>
    <w:rsid w:val="000F08A8"/>
    <w:rsid w:val="00394D91"/>
    <w:rsid w:val="003C4078"/>
    <w:rsid w:val="003F0B85"/>
    <w:rsid w:val="00403BD4"/>
    <w:rsid w:val="00485C2E"/>
    <w:rsid w:val="007909EE"/>
    <w:rsid w:val="007D5A43"/>
    <w:rsid w:val="00863807"/>
    <w:rsid w:val="00B06375"/>
    <w:rsid w:val="00B248F5"/>
    <w:rsid w:val="00E250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7578F6E-1F64-432A-972D-E0ADB3019C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909EE"/>
  </w:style>
  <w:style w:type="paragraph" w:styleId="Heading1">
    <w:name w:val="heading 1"/>
    <w:basedOn w:val="Normal"/>
    <w:next w:val="Normal"/>
    <w:link w:val="Heading1Char"/>
    <w:uiPriority w:val="9"/>
    <w:qFormat/>
    <w:rsid w:val="00B248F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48F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248F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3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248F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48F5"/>
    <w:rPr>
      <w:rFonts w:asciiTheme="majorHAnsi" w:eastAsiaTheme="majorEastAsia" w:hAnsiTheme="majorHAnsi" w:cstheme="majorBidi"/>
      <w:color w:val="2E74B5" w:themeColor="accent1" w:themeShade="BF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248F5"/>
    <w:rPr>
      <w:rFonts w:asciiTheme="majorHAnsi" w:eastAsiaTheme="majorEastAsia" w:hAnsiTheme="majorHAnsi" w:cstheme="majorBidi"/>
      <w:color w:val="2E74B5" w:themeColor="accent1" w:themeShade="BF"/>
      <w:sz w:val="26"/>
      <w:szCs w:val="33"/>
    </w:rPr>
  </w:style>
  <w:style w:type="character" w:customStyle="1" w:styleId="Heading3Char">
    <w:name w:val="Heading 3 Char"/>
    <w:basedOn w:val="DefaultParagraphFont"/>
    <w:link w:val="Heading3"/>
    <w:uiPriority w:val="9"/>
    <w:rsid w:val="00B248F5"/>
    <w:rPr>
      <w:rFonts w:asciiTheme="majorHAnsi" w:eastAsiaTheme="majorEastAsia" w:hAnsiTheme="majorHAnsi" w:cstheme="majorBidi"/>
      <w:color w:val="1F4D78" w:themeColor="accent1" w:themeShade="7F"/>
      <w:sz w:val="24"/>
      <w:szCs w:val="30"/>
    </w:rPr>
  </w:style>
  <w:style w:type="character" w:customStyle="1" w:styleId="Heading4Char">
    <w:name w:val="Heading 4 Char"/>
    <w:basedOn w:val="DefaultParagraphFont"/>
    <w:link w:val="Heading4"/>
    <w:uiPriority w:val="9"/>
    <w:rsid w:val="00B248F5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B248F5"/>
    <w:pPr>
      <w:outlineLvl w:val="9"/>
    </w:pPr>
    <w:rPr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B248F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248F5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B248F5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248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48F5"/>
  </w:style>
  <w:style w:type="paragraph" w:styleId="Footer">
    <w:name w:val="footer"/>
    <w:basedOn w:val="Normal"/>
    <w:link w:val="FooterChar"/>
    <w:uiPriority w:val="99"/>
    <w:unhideWhenUsed/>
    <w:rsid w:val="00B248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48F5"/>
  </w:style>
  <w:style w:type="character" w:styleId="FollowedHyperlink">
    <w:name w:val="FollowedHyperlink"/>
    <w:basedOn w:val="DefaultParagraphFont"/>
    <w:uiPriority w:val="99"/>
    <w:semiHidden/>
    <w:unhideWhenUsed/>
    <w:rsid w:val="00B248F5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C407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407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C407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C4078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8006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42938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115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833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313360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single" w:sz="4" w:space="2" w:color="A2A9B1"/>
            <w:right w:val="none" w:sz="0" w:space="0" w:color="auto"/>
          </w:divBdr>
        </w:div>
        <w:div w:id="398791627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single" w:sz="4" w:space="2" w:color="A2A9B1"/>
            <w:right w:val="none" w:sz="0" w:space="0" w:color="auto"/>
          </w:divBdr>
        </w:div>
        <w:div w:id="1515798741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978404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086642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910519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916757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156815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single" w:sz="4" w:space="2" w:color="A2A9B1"/>
            <w:right w:val="none" w:sz="0" w:space="0" w:color="auto"/>
          </w:divBdr>
        </w:div>
        <w:div w:id="1042293373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single" w:sz="4" w:space="2" w:color="A2A9B1"/>
            <w:right w:val="none" w:sz="0" w:space="0" w:color="auto"/>
          </w:divBdr>
        </w:div>
      </w:divsChild>
    </w:div>
    <w:div w:id="808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850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64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746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074030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40253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16028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313146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65345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556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560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967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99127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8532428">
                              <w:marLeft w:val="0"/>
                              <w:marRight w:val="0"/>
                              <w:marTop w:val="0"/>
                              <w:marBottom w:val="7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1340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68939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963004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8479978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9BC236-3721-4125-87AF-395FE5F1BF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2035</Words>
  <Characters>9814</Characters>
  <Application>Microsoft Office Word</Application>
  <DocSecurity>0</DocSecurity>
  <Lines>15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CS</dc:creator>
  <cp:keywords/>
  <dc:description/>
  <cp:lastModifiedBy>OCS</cp:lastModifiedBy>
  <cp:revision>3</cp:revision>
  <dcterms:created xsi:type="dcterms:W3CDTF">2025-07-08T03:07:00Z</dcterms:created>
  <dcterms:modified xsi:type="dcterms:W3CDTF">2025-07-29T04:09:00Z</dcterms:modified>
</cp:coreProperties>
</file>